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F0CA690" w14:textId="77777777" w:rsidR="007C1C5F" w:rsidRDefault="007C1C5F" w:rsidP="007C1C5F">
      <w:pPr>
        <w:spacing w:line="480" w:lineRule="auto"/>
        <w:rPr>
          <w:rFonts w:ascii="Arial" w:hAnsi="Arial" w:cs="Arial"/>
          <w:b/>
          <w:i/>
        </w:rPr>
      </w:pPr>
      <w:r>
        <w:rPr>
          <w:rFonts w:ascii="Arial" w:hAnsi="Arial" w:cs="Arial"/>
          <w:b/>
        </w:rPr>
        <w:t xml:space="preserve">Ocean acidification affects acid-base physiology and </w:t>
      </w:r>
      <w:proofErr w:type="spellStart"/>
      <w:r>
        <w:rPr>
          <w:rFonts w:ascii="Arial" w:hAnsi="Arial" w:cs="Arial"/>
          <w:b/>
        </w:rPr>
        <w:t>behaviour</w:t>
      </w:r>
      <w:proofErr w:type="spellEnd"/>
      <w:r>
        <w:rPr>
          <w:rFonts w:ascii="Arial" w:hAnsi="Arial" w:cs="Arial"/>
          <w:b/>
        </w:rPr>
        <w:t xml:space="preserve"> in a model invertebrate, the California sea hare (</w:t>
      </w:r>
      <w:proofErr w:type="spellStart"/>
      <w:r>
        <w:rPr>
          <w:rFonts w:ascii="Arial" w:hAnsi="Arial" w:cs="Arial"/>
          <w:b/>
          <w:i/>
        </w:rPr>
        <w:t>Aplysia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californica</w:t>
      </w:r>
      <w:proofErr w:type="spellEnd"/>
      <w:r>
        <w:rPr>
          <w:rFonts w:ascii="Arial" w:hAnsi="Arial" w:cs="Arial"/>
          <w:b/>
        </w:rPr>
        <w:t>)</w:t>
      </w:r>
    </w:p>
    <w:p w14:paraId="14BC5DFA" w14:textId="77777777" w:rsidR="007C1C5F" w:rsidRDefault="007C1C5F" w:rsidP="007C1C5F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Rebecca L. Zlatkin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and Rachael M. Heuer</w:t>
      </w:r>
      <w:r>
        <w:rPr>
          <w:rFonts w:ascii="Arial" w:hAnsi="Arial" w:cs="Arial"/>
          <w:vertAlign w:val="superscript"/>
        </w:rPr>
        <w:t>1*</w:t>
      </w:r>
    </w:p>
    <w:p w14:paraId="2C90FFF6" w14:textId="77777777" w:rsidR="007C1C5F" w:rsidRDefault="007C1C5F" w:rsidP="007C1C5F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University of Miami </w:t>
      </w:r>
      <w:proofErr w:type="spellStart"/>
      <w:r>
        <w:rPr>
          <w:rFonts w:ascii="Arial" w:hAnsi="Arial" w:cs="Arial"/>
        </w:rPr>
        <w:t>Rosenstiel</w:t>
      </w:r>
      <w:proofErr w:type="spellEnd"/>
      <w:r>
        <w:rPr>
          <w:rFonts w:ascii="Arial" w:hAnsi="Arial" w:cs="Arial"/>
        </w:rPr>
        <w:t xml:space="preserve"> School of Marine and Atmospheric Science, 4600 Rickenbacker Causeway, Miami, FL 33149</w:t>
      </w:r>
    </w:p>
    <w:p w14:paraId="2552F87E" w14:textId="77777777" w:rsidR="007C1C5F" w:rsidRDefault="007C1C5F" w:rsidP="007C1C5F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>*</w:t>
      </w:r>
      <w:r>
        <w:rPr>
          <w:rFonts w:ascii="Arial" w:hAnsi="Arial" w:cs="Arial"/>
        </w:rPr>
        <w:t>corresponding author, rheuer@rsmas.miami.edu</w:t>
      </w:r>
    </w:p>
    <w:p w14:paraId="10D1898E" w14:textId="49A5244E" w:rsidR="0004784A" w:rsidRPr="007554B7" w:rsidRDefault="00200ABB" w:rsidP="00E62335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7554B7">
        <w:rPr>
          <w:rFonts w:ascii="Arial" w:hAnsi="Arial" w:cs="Arial"/>
          <w:b/>
          <w:sz w:val="24"/>
          <w:szCs w:val="24"/>
        </w:rPr>
        <w:t xml:space="preserve">Supplementary Table </w:t>
      </w:r>
      <w:r w:rsidR="0002194D" w:rsidRPr="007554B7">
        <w:rPr>
          <w:rFonts w:ascii="Arial" w:hAnsi="Arial" w:cs="Arial"/>
          <w:b/>
          <w:sz w:val="24"/>
          <w:szCs w:val="24"/>
        </w:rPr>
        <w:t>2</w:t>
      </w:r>
      <w:r w:rsidRPr="007554B7">
        <w:rPr>
          <w:rFonts w:ascii="Arial" w:hAnsi="Arial" w:cs="Arial"/>
          <w:b/>
          <w:sz w:val="24"/>
          <w:szCs w:val="24"/>
        </w:rPr>
        <w:t xml:space="preserve">: </w:t>
      </w:r>
      <w:r w:rsidRPr="007554B7">
        <w:rPr>
          <w:rFonts w:ascii="Arial" w:hAnsi="Arial" w:cs="Arial"/>
          <w:sz w:val="24"/>
          <w:szCs w:val="24"/>
        </w:rPr>
        <w:t>Wate</w:t>
      </w:r>
      <w:r w:rsidR="00DD10E0">
        <w:rPr>
          <w:rFonts w:ascii="Arial" w:hAnsi="Arial" w:cs="Arial"/>
          <w:sz w:val="24"/>
          <w:szCs w:val="24"/>
        </w:rPr>
        <w:t>r chemistry parameters for acid-</w:t>
      </w:r>
      <w:r w:rsidRPr="007554B7">
        <w:rPr>
          <w:rFonts w:ascii="Arial" w:hAnsi="Arial" w:cs="Arial"/>
          <w:sz w:val="24"/>
          <w:szCs w:val="24"/>
        </w:rPr>
        <w:t xml:space="preserve">base and </w:t>
      </w:r>
      <w:proofErr w:type="spellStart"/>
      <w:r w:rsidRPr="007554B7">
        <w:rPr>
          <w:rFonts w:ascii="Arial" w:hAnsi="Arial" w:cs="Arial"/>
          <w:sz w:val="24"/>
          <w:szCs w:val="24"/>
        </w:rPr>
        <w:t>behavioural</w:t>
      </w:r>
      <w:proofErr w:type="spellEnd"/>
      <w:r w:rsidRPr="007554B7">
        <w:rPr>
          <w:rFonts w:ascii="Arial" w:hAnsi="Arial" w:cs="Arial"/>
          <w:sz w:val="24"/>
          <w:szCs w:val="24"/>
        </w:rPr>
        <w:t xml:space="preserve"> experimental objectives</w:t>
      </w:r>
      <w:r w:rsidR="0029139E" w:rsidRPr="007554B7">
        <w:rPr>
          <w:rFonts w:ascii="Arial" w:hAnsi="Arial" w:cs="Arial"/>
          <w:sz w:val="24"/>
          <w:szCs w:val="24"/>
        </w:rPr>
        <w:t xml:space="preserve"> in </w:t>
      </w:r>
      <w:proofErr w:type="spellStart"/>
      <w:r w:rsidR="0029139E" w:rsidRPr="007554B7">
        <w:rPr>
          <w:rFonts w:ascii="Arial" w:hAnsi="Arial" w:cs="Arial"/>
          <w:sz w:val="24"/>
          <w:szCs w:val="24"/>
        </w:rPr>
        <w:t>Aplysia</w:t>
      </w:r>
      <w:proofErr w:type="spellEnd"/>
      <w:r w:rsidR="0029139E" w:rsidRPr="007554B7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29139E" w:rsidRPr="007554B7">
        <w:rPr>
          <w:rFonts w:ascii="Arial" w:hAnsi="Arial" w:cs="Arial"/>
          <w:i/>
          <w:sz w:val="24"/>
          <w:szCs w:val="24"/>
        </w:rPr>
        <w:t>Aplysia</w:t>
      </w:r>
      <w:proofErr w:type="spellEnd"/>
      <w:r w:rsidR="0029139E" w:rsidRPr="007554B7"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 w:rsidR="0029139E" w:rsidRPr="007554B7">
        <w:rPr>
          <w:rFonts w:ascii="Arial" w:hAnsi="Arial" w:cs="Arial"/>
          <w:i/>
          <w:sz w:val="24"/>
          <w:szCs w:val="24"/>
        </w:rPr>
        <w:t>californica</w:t>
      </w:r>
      <w:proofErr w:type="spellEnd"/>
      <w:r w:rsidR="0029139E" w:rsidRPr="007554B7">
        <w:rPr>
          <w:rFonts w:ascii="Arial" w:hAnsi="Arial" w:cs="Arial"/>
          <w:sz w:val="24"/>
          <w:szCs w:val="24"/>
        </w:rPr>
        <w:t xml:space="preserve">) exposed </w:t>
      </w:r>
      <w:r w:rsidR="00DD10E0">
        <w:rPr>
          <w:rFonts w:ascii="Arial" w:hAnsi="Arial" w:cs="Arial"/>
          <w:sz w:val="24"/>
          <w:szCs w:val="24"/>
        </w:rPr>
        <w:t xml:space="preserve">for 4-11 days </w:t>
      </w:r>
      <w:r w:rsidR="0029139E" w:rsidRPr="007554B7">
        <w:rPr>
          <w:rFonts w:ascii="Arial" w:hAnsi="Arial" w:cs="Arial"/>
          <w:sz w:val="24"/>
          <w:szCs w:val="24"/>
        </w:rPr>
        <w:t xml:space="preserve">to either control (400), 1200 </w:t>
      </w:r>
      <w:r w:rsidR="0029139E" w:rsidRPr="007554B7">
        <w:rPr>
          <w:rFonts w:ascii="Symbol" w:hAnsi="Symbol" w:cs="Arial"/>
          <w:sz w:val="24"/>
          <w:szCs w:val="24"/>
        </w:rPr>
        <w:t></w:t>
      </w:r>
      <w:proofErr w:type="spellStart"/>
      <w:r w:rsidR="0029139E" w:rsidRPr="007554B7">
        <w:rPr>
          <w:rFonts w:ascii="Arial" w:hAnsi="Arial" w:cs="Arial"/>
          <w:sz w:val="24"/>
          <w:szCs w:val="24"/>
        </w:rPr>
        <w:t>atm</w:t>
      </w:r>
      <w:proofErr w:type="spellEnd"/>
      <w:r w:rsidR="0029139E" w:rsidRPr="007554B7">
        <w:rPr>
          <w:rFonts w:ascii="Arial" w:hAnsi="Arial" w:cs="Arial"/>
          <w:sz w:val="24"/>
          <w:szCs w:val="24"/>
        </w:rPr>
        <w:t xml:space="preserve"> CO</w:t>
      </w:r>
      <w:r w:rsidR="0029139E" w:rsidRPr="007554B7">
        <w:rPr>
          <w:rFonts w:ascii="Arial" w:hAnsi="Arial" w:cs="Arial"/>
          <w:sz w:val="24"/>
          <w:szCs w:val="24"/>
          <w:vertAlign w:val="subscript"/>
        </w:rPr>
        <w:t>2</w:t>
      </w:r>
      <w:r w:rsidR="0029139E" w:rsidRPr="007554B7">
        <w:rPr>
          <w:rFonts w:ascii="Arial" w:hAnsi="Arial" w:cs="Arial"/>
          <w:sz w:val="24"/>
          <w:szCs w:val="24"/>
        </w:rPr>
        <w:t xml:space="preserve"> or 3000 </w:t>
      </w:r>
      <w:r w:rsidR="0029139E" w:rsidRPr="007554B7">
        <w:rPr>
          <w:rFonts w:ascii="Symbol" w:hAnsi="Symbol" w:cs="Arial"/>
          <w:sz w:val="24"/>
          <w:szCs w:val="24"/>
        </w:rPr>
        <w:t></w:t>
      </w:r>
      <w:proofErr w:type="spellStart"/>
      <w:r w:rsidR="0029139E" w:rsidRPr="007554B7">
        <w:rPr>
          <w:rFonts w:ascii="Arial" w:hAnsi="Arial" w:cs="Arial"/>
          <w:sz w:val="24"/>
          <w:szCs w:val="24"/>
        </w:rPr>
        <w:t>atm</w:t>
      </w:r>
      <w:proofErr w:type="spellEnd"/>
      <w:r w:rsidR="0029139E" w:rsidRPr="007554B7">
        <w:rPr>
          <w:rFonts w:ascii="Arial" w:hAnsi="Arial" w:cs="Arial"/>
          <w:sz w:val="24"/>
          <w:szCs w:val="24"/>
        </w:rPr>
        <w:t xml:space="preserve"> CO</w:t>
      </w:r>
      <w:r w:rsidR="0029139E" w:rsidRPr="007554B7">
        <w:rPr>
          <w:rFonts w:ascii="Arial" w:hAnsi="Arial" w:cs="Arial"/>
          <w:sz w:val="24"/>
          <w:szCs w:val="24"/>
          <w:vertAlign w:val="subscript"/>
        </w:rPr>
        <w:t>2</w:t>
      </w:r>
      <w:r w:rsidRPr="007554B7">
        <w:rPr>
          <w:rFonts w:ascii="Arial" w:hAnsi="Arial" w:cs="Arial"/>
          <w:sz w:val="24"/>
          <w:szCs w:val="24"/>
        </w:rPr>
        <w:t xml:space="preserve">. Values are presented as means ± </w:t>
      </w:r>
      <w:proofErr w:type="spellStart"/>
      <w:r w:rsidRPr="007554B7">
        <w:rPr>
          <w:rFonts w:ascii="Arial" w:hAnsi="Arial" w:cs="Arial"/>
          <w:sz w:val="24"/>
          <w:szCs w:val="24"/>
        </w:rPr>
        <w:t>s.e.m</w:t>
      </w:r>
      <w:proofErr w:type="spellEnd"/>
      <w:r w:rsidRPr="007554B7">
        <w:rPr>
          <w:rFonts w:ascii="Arial" w:hAnsi="Arial" w:cs="Arial"/>
          <w:sz w:val="24"/>
          <w:szCs w:val="24"/>
        </w:rPr>
        <w:t xml:space="preserve">. </w:t>
      </w:r>
      <w:r w:rsidR="00E62335" w:rsidRPr="007554B7">
        <w:rPr>
          <w:rFonts w:ascii="Arial" w:hAnsi="Arial" w:cs="Arial"/>
          <w:sz w:val="24"/>
          <w:szCs w:val="24"/>
        </w:rPr>
        <w:t>PCO</w:t>
      </w:r>
      <w:r w:rsidR="00E62335" w:rsidRPr="007554B7">
        <w:rPr>
          <w:rFonts w:ascii="Arial" w:hAnsi="Arial" w:cs="Arial"/>
          <w:sz w:val="24"/>
          <w:szCs w:val="24"/>
          <w:vertAlign w:val="subscript"/>
        </w:rPr>
        <w:t>2</w:t>
      </w:r>
      <w:r w:rsidR="00E62335" w:rsidRPr="007554B7">
        <w:rPr>
          <w:rFonts w:ascii="Arial" w:hAnsi="Arial" w:cs="Arial"/>
          <w:sz w:val="24"/>
          <w:szCs w:val="24"/>
        </w:rPr>
        <w:t xml:space="preserve"> was calculated using values of </w:t>
      </w:r>
      <w:proofErr w:type="spellStart"/>
      <w:r w:rsidR="00E62335" w:rsidRPr="007554B7">
        <w:rPr>
          <w:rFonts w:ascii="Arial" w:hAnsi="Arial" w:cs="Arial"/>
          <w:sz w:val="24"/>
          <w:szCs w:val="24"/>
        </w:rPr>
        <w:t>pH</w:t>
      </w:r>
      <w:r w:rsidR="00E62335" w:rsidRPr="007554B7">
        <w:rPr>
          <w:rFonts w:ascii="Arial" w:hAnsi="Arial" w:cs="Arial"/>
          <w:sz w:val="24"/>
          <w:szCs w:val="24"/>
          <w:vertAlign w:val="subscript"/>
        </w:rPr>
        <w:t>NBS</w:t>
      </w:r>
      <w:proofErr w:type="spellEnd"/>
      <w:r w:rsidR="00E62335" w:rsidRPr="007554B7">
        <w:rPr>
          <w:rFonts w:ascii="Arial" w:hAnsi="Arial" w:cs="Arial"/>
          <w:sz w:val="24"/>
          <w:szCs w:val="24"/>
        </w:rPr>
        <w:t>, TCO</w:t>
      </w:r>
      <w:r w:rsidR="00E62335" w:rsidRPr="007554B7">
        <w:rPr>
          <w:rFonts w:ascii="Arial" w:hAnsi="Arial" w:cs="Arial"/>
          <w:sz w:val="24"/>
          <w:szCs w:val="24"/>
          <w:vertAlign w:val="subscript"/>
        </w:rPr>
        <w:t>2</w:t>
      </w:r>
      <w:r w:rsidR="00E62335" w:rsidRPr="007554B7">
        <w:rPr>
          <w:rFonts w:ascii="Arial" w:hAnsi="Arial" w:cs="Arial"/>
          <w:sz w:val="24"/>
          <w:szCs w:val="24"/>
        </w:rPr>
        <w:t>, salinity, and temperature in CO2SYS using the constants K1 from Merbach et al 1973 refit by</w:t>
      </w:r>
      <w:r w:rsidR="0016025B" w:rsidRPr="007554B7">
        <w:rPr>
          <w:rFonts w:ascii="Arial" w:hAnsi="Arial" w:cs="Arial"/>
          <w:sz w:val="24"/>
          <w:szCs w:val="24"/>
        </w:rPr>
        <w:t xml:space="preserve"> Dickson and Miller (1987), and Dickson for KHSO</w:t>
      </w:r>
      <w:r w:rsidR="0016025B" w:rsidRPr="007554B7">
        <w:rPr>
          <w:rFonts w:ascii="Arial" w:hAnsi="Arial" w:cs="Arial"/>
          <w:sz w:val="24"/>
          <w:szCs w:val="24"/>
          <w:vertAlign w:val="subscript"/>
        </w:rPr>
        <w:t>4</w:t>
      </w:r>
      <w:r w:rsidR="0002194D" w:rsidRPr="007554B7">
        <w:rPr>
          <w:rFonts w:ascii="Arial" w:hAnsi="Arial" w:cs="Arial"/>
          <w:sz w:val="24"/>
          <w:szCs w:val="24"/>
        </w:rPr>
        <w:t xml:space="preserve"> </w:t>
      </w:r>
      <w:r w:rsidR="0016025B" w:rsidRPr="007554B7">
        <w:rPr>
          <w:rFonts w:ascii="Arial" w:hAnsi="Arial" w:cs="Arial"/>
          <w:sz w:val="24"/>
          <w:szCs w:val="24"/>
          <w:vertAlign w:val="subscript"/>
        </w:rPr>
        <w:fldChar w:fldCharType="begin"/>
      </w:r>
      <w:r w:rsidR="0016025B" w:rsidRPr="007554B7">
        <w:rPr>
          <w:rFonts w:ascii="Arial" w:hAnsi="Arial" w:cs="Arial"/>
          <w:sz w:val="24"/>
          <w:szCs w:val="24"/>
          <w:vertAlign w:val="subscript"/>
        </w:rPr>
        <w:instrText xml:space="preserve"> ADDIN EN.CITE &lt;EndNote&gt;&lt;Cite&gt;&lt;Author&gt;Pierrot&lt;/Author&gt;&lt;Year&gt;2006&lt;/Year&gt;&lt;RecNum&gt;6207&lt;/RecNum&gt;&lt;DisplayText&gt;[1]&lt;/DisplayText&gt;&lt;record&gt;&lt;rec-number&gt;6207&lt;/rec-number&gt;&lt;foreign-keys&gt;&lt;key app="EN" db-id="099aszvfixsw9reppdzpea0gf00f25rx2t9d" timestamp="1436541108"&gt;6207&lt;/key&gt;&lt;/foreign-keys&gt;&lt;ref-type name="Journal Article"&gt;17&lt;/ref-type&gt;&lt;contributors&gt;&lt;authors&gt;&lt;author&gt;Pierrot, Denis&lt;/author&gt;&lt;author&gt;Lewis, E&lt;/author&gt;&lt;author&gt;Wallace, DWR&lt;/author&gt;&lt;/authors&gt;&lt;/contributors&gt;&lt;titles&gt;&lt;title&gt;MS Excel program developed for CO2 system calculations&lt;/title&gt;&lt;secondary-title&gt;ORNL/CDIAC-105a. Carbon Dioxide Information Analysis Center, Oak Ridge National Laboratory, US Department of Energy, Oak Ridge, Tennessee&lt;/secondary-title&gt;&lt;/titles&gt;&lt;periodical&gt;&lt;full-title&gt;ORNL/CDIAC-105a. Carbon Dioxide Information Analysis Center, Oak Ridge National Laboratory, US Department of Energy, Oak Ridge, Tennessee&lt;/full-title&gt;&lt;/periodical&gt;&lt;dates&gt;&lt;year&gt;2006&lt;/year&gt;&lt;/dates&gt;&lt;urls&gt;&lt;/urls&gt;&lt;/record&gt;&lt;/Cite&gt;&lt;/EndNote&gt;</w:instrText>
      </w:r>
      <w:r w:rsidR="0016025B" w:rsidRPr="007554B7">
        <w:rPr>
          <w:rFonts w:ascii="Arial" w:hAnsi="Arial" w:cs="Arial"/>
          <w:sz w:val="24"/>
          <w:szCs w:val="24"/>
          <w:vertAlign w:val="subscript"/>
        </w:rPr>
        <w:fldChar w:fldCharType="separate"/>
      </w:r>
      <w:r w:rsidR="0016025B" w:rsidRPr="007554B7">
        <w:rPr>
          <w:rFonts w:ascii="Arial" w:hAnsi="Arial" w:cs="Arial"/>
          <w:noProof/>
          <w:sz w:val="24"/>
          <w:szCs w:val="24"/>
        </w:rPr>
        <w:t>[1]</w:t>
      </w:r>
      <w:r w:rsidR="0016025B" w:rsidRPr="007554B7">
        <w:rPr>
          <w:rFonts w:ascii="Arial" w:hAnsi="Arial" w:cs="Arial"/>
          <w:sz w:val="24"/>
          <w:szCs w:val="24"/>
          <w:vertAlign w:val="subscript"/>
        </w:rPr>
        <w:fldChar w:fldCharType="end"/>
      </w:r>
      <w:r w:rsidR="0016025B" w:rsidRPr="007554B7">
        <w:rPr>
          <w:rFonts w:ascii="Arial" w:hAnsi="Arial" w:cs="Arial"/>
          <w:sz w:val="24"/>
          <w:szCs w:val="24"/>
        </w:rPr>
        <w:t>.</w:t>
      </w:r>
      <w:r w:rsidR="00493A37">
        <w:rPr>
          <w:rFonts w:ascii="Arial" w:hAnsi="Arial" w:cs="Arial"/>
          <w:sz w:val="24"/>
          <w:szCs w:val="24"/>
        </w:rPr>
        <w:t xml:space="preserve"> </w:t>
      </w:r>
    </w:p>
    <w:tbl>
      <w:tblPr>
        <w:tblStyle w:val="TableGrid"/>
        <w:tblW w:w="10705" w:type="dxa"/>
        <w:tblLayout w:type="fixed"/>
        <w:tblLook w:val="04A0" w:firstRow="1" w:lastRow="0" w:firstColumn="1" w:lastColumn="0" w:noHBand="0" w:noVBand="1"/>
      </w:tblPr>
      <w:tblGrid>
        <w:gridCol w:w="1255"/>
        <w:gridCol w:w="900"/>
        <w:gridCol w:w="1170"/>
        <w:gridCol w:w="1350"/>
        <w:gridCol w:w="1350"/>
        <w:gridCol w:w="1620"/>
        <w:gridCol w:w="1440"/>
        <w:gridCol w:w="1620"/>
      </w:tblGrid>
      <w:tr w:rsidR="008C6832" w14:paraId="31EF95D1" w14:textId="780A38FB" w:rsidTr="00464D50">
        <w:tc>
          <w:tcPr>
            <w:tcW w:w="1255" w:type="dxa"/>
          </w:tcPr>
          <w:p w14:paraId="5775002E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900" w:type="dxa"/>
          </w:tcPr>
          <w:p w14:paraId="5196CC46" w14:textId="7605CC21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037C1">
              <w:rPr>
                <w:rFonts w:ascii="Times New Roman" w:hAnsi="Times New Roman" w:cs="Times New Roman"/>
                <w:color w:val="000000"/>
              </w:rPr>
              <w:t>CO</w:t>
            </w:r>
            <w:r w:rsidRPr="00E037C1">
              <w:rPr>
                <w:rFonts w:ascii="Times New Roman" w:hAnsi="Times New Roman" w:cs="Times New Roman"/>
                <w:color w:val="000000"/>
                <w:vertAlign w:val="subscript"/>
              </w:rPr>
              <w:t>2</w:t>
            </w:r>
            <w:r w:rsidRPr="00E037C1">
              <w:rPr>
                <w:rFonts w:ascii="Times New Roman" w:hAnsi="Times New Roman" w:cs="Times New Roman"/>
                <w:color w:val="000000"/>
              </w:rPr>
              <w:t xml:space="preserve"> level </w:t>
            </w:r>
          </w:p>
          <w:p w14:paraId="21278268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037C1">
              <w:rPr>
                <w:rFonts w:ascii="Times New Roman" w:hAnsi="Times New Roman" w:cs="Times New Roman"/>
                <w:color w:val="000000"/>
              </w:rPr>
              <w:t>(µ</w:t>
            </w:r>
            <w:proofErr w:type="spellStart"/>
            <w:r w:rsidRPr="00E037C1">
              <w:rPr>
                <w:rFonts w:ascii="Times New Roman" w:hAnsi="Times New Roman" w:cs="Times New Roman"/>
                <w:color w:val="000000"/>
              </w:rPr>
              <w:t>atm</w:t>
            </w:r>
            <w:proofErr w:type="spellEnd"/>
            <w:r w:rsidRPr="00E037C1">
              <w:rPr>
                <w:rFonts w:ascii="Times New Roman" w:hAnsi="Times New Roman" w:cs="Times New Roman"/>
                <w:color w:val="000000"/>
              </w:rPr>
              <w:t xml:space="preserve"> CO</w:t>
            </w:r>
            <w:r w:rsidRPr="00E037C1">
              <w:rPr>
                <w:rFonts w:ascii="Times New Roman" w:hAnsi="Times New Roman" w:cs="Times New Roman"/>
                <w:color w:val="000000"/>
                <w:vertAlign w:val="subscript"/>
              </w:rPr>
              <w:t>2</w:t>
            </w:r>
            <w:r w:rsidRPr="00E037C1">
              <w:rPr>
                <w:rFonts w:ascii="Times New Roman" w:hAnsi="Times New Roman" w:cs="Times New Roman"/>
                <w:color w:val="000000"/>
              </w:rPr>
              <w:t>)</w:t>
            </w:r>
          </w:p>
          <w:p w14:paraId="03C2959E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4EF41D91" w14:textId="5C546B2F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037C1">
              <w:rPr>
                <w:rFonts w:ascii="Times New Roman" w:hAnsi="Times New Roman" w:cs="Times New Roman"/>
                <w:color w:val="000000"/>
              </w:rPr>
              <w:t xml:space="preserve">Salinity </w:t>
            </w:r>
          </w:p>
          <w:p w14:paraId="061F22FD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</w:tcPr>
          <w:p w14:paraId="738DF92E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037C1">
              <w:rPr>
                <w:rFonts w:ascii="Times New Roman" w:hAnsi="Times New Roman" w:cs="Times New Roman"/>
                <w:color w:val="000000"/>
              </w:rPr>
              <w:t>Temperature (°C)</w:t>
            </w:r>
          </w:p>
          <w:p w14:paraId="289D5F89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</w:tcPr>
          <w:p w14:paraId="6FCC71EB" w14:textId="05F037D6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E037C1">
              <w:rPr>
                <w:rFonts w:ascii="Times New Roman" w:hAnsi="Times New Roman" w:cs="Times New Roman"/>
                <w:color w:val="000000"/>
              </w:rPr>
              <w:t>pH</w:t>
            </w:r>
            <w:r w:rsidRPr="00E037C1">
              <w:rPr>
                <w:rFonts w:ascii="Times New Roman" w:hAnsi="Times New Roman" w:cs="Times New Roman"/>
                <w:color w:val="000000"/>
                <w:vertAlign w:val="subscript"/>
              </w:rPr>
              <w:t>NBS</w:t>
            </w:r>
            <w:proofErr w:type="spellEnd"/>
          </w:p>
          <w:p w14:paraId="2932BFD8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iCs/>
                <w:color w:val="000000"/>
              </w:rPr>
            </w:pPr>
          </w:p>
        </w:tc>
        <w:tc>
          <w:tcPr>
            <w:tcW w:w="1620" w:type="dxa"/>
          </w:tcPr>
          <w:p w14:paraId="0C8C7AEB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  <w:vertAlign w:val="subscript"/>
              </w:rPr>
            </w:pPr>
            <w:r w:rsidRPr="00E037C1">
              <w:rPr>
                <w:rFonts w:ascii="Times New Roman" w:hAnsi="Times New Roman" w:cs="Times New Roman"/>
                <w:i/>
                <w:iCs/>
                <w:color w:val="000000"/>
              </w:rPr>
              <w:t>p</w:t>
            </w:r>
            <w:r w:rsidRPr="00E037C1">
              <w:rPr>
                <w:rFonts w:ascii="Times New Roman" w:hAnsi="Times New Roman" w:cs="Times New Roman"/>
                <w:color w:val="000000"/>
              </w:rPr>
              <w:t>CO</w:t>
            </w:r>
            <w:r w:rsidRPr="00E037C1">
              <w:rPr>
                <w:rFonts w:ascii="Times New Roman" w:hAnsi="Times New Roman" w:cs="Times New Roman"/>
                <w:color w:val="000000"/>
                <w:vertAlign w:val="subscript"/>
              </w:rPr>
              <w:t>2</w:t>
            </w:r>
          </w:p>
          <w:p w14:paraId="045433DC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037C1">
              <w:rPr>
                <w:rFonts w:ascii="Times New Roman" w:hAnsi="Times New Roman" w:cs="Times New Roman"/>
                <w:color w:val="000000"/>
              </w:rPr>
              <w:t xml:space="preserve"> (µ</w:t>
            </w:r>
            <w:proofErr w:type="spellStart"/>
            <w:r w:rsidRPr="00E037C1">
              <w:rPr>
                <w:rFonts w:ascii="Times New Roman" w:hAnsi="Times New Roman" w:cs="Times New Roman"/>
                <w:color w:val="000000"/>
              </w:rPr>
              <w:t>atm</w:t>
            </w:r>
            <w:proofErr w:type="spellEnd"/>
            <w:r w:rsidRPr="00E037C1">
              <w:rPr>
                <w:rFonts w:ascii="Times New Roman" w:hAnsi="Times New Roman" w:cs="Times New Roman"/>
                <w:color w:val="000000"/>
              </w:rPr>
              <w:t xml:space="preserve"> CO</w:t>
            </w:r>
            <w:r w:rsidRPr="00E037C1">
              <w:rPr>
                <w:rFonts w:ascii="Times New Roman" w:hAnsi="Times New Roman" w:cs="Times New Roman"/>
                <w:color w:val="000000"/>
                <w:vertAlign w:val="subscript"/>
              </w:rPr>
              <w:t>2</w:t>
            </w:r>
            <w:r w:rsidRPr="00E037C1">
              <w:rPr>
                <w:rFonts w:ascii="Times New Roman" w:hAnsi="Times New Roman" w:cs="Times New Roman"/>
                <w:color w:val="000000"/>
              </w:rPr>
              <w:t>)</w:t>
            </w:r>
          </w:p>
          <w:p w14:paraId="1CD744DF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1440" w:type="dxa"/>
          </w:tcPr>
          <w:p w14:paraId="6AA6C601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iCs/>
                <w:color w:val="000000"/>
              </w:rPr>
            </w:pPr>
            <w:r w:rsidRPr="00E037C1">
              <w:rPr>
                <w:rFonts w:ascii="Times New Roman" w:hAnsi="Times New Roman" w:cs="Times New Roman"/>
                <w:iCs/>
                <w:color w:val="000000"/>
              </w:rPr>
              <w:t>TA</w:t>
            </w:r>
          </w:p>
          <w:p w14:paraId="21BCF2EE" w14:textId="12E82B8C" w:rsidR="00E037C1" w:rsidRPr="00E037C1" w:rsidRDefault="00E037C1" w:rsidP="00E037C1">
            <w:pPr>
              <w:rPr>
                <w:rFonts w:ascii="Times New Roman" w:hAnsi="Times New Roman" w:cs="Times New Roman"/>
                <w:iCs/>
                <w:color w:val="000000"/>
              </w:rPr>
            </w:pPr>
            <w:r w:rsidRPr="00E037C1">
              <w:rPr>
                <w:rFonts w:ascii="Times New Roman" w:hAnsi="Times New Roman" w:cs="Times New Roman"/>
                <w:iCs/>
                <w:color w:val="000000"/>
              </w:rPr>
              <w:t>(</w:t>
            </w:r>
            <w:r w:rsidRPr="00E037C1">
              <w:rPr>
                <w:rFonts w:ascii="Symbol" w:hAnsi="Symbol" w:cs="Times New Roman"/>
                <w:iCs/>
                <w:color w:val="000000"/>
              </w:rPr>
              <w:t></w:t>
            </w:r>
            <w:proofErr w:type="spellStart"/>
            <w:r w:rsidRPr="00E037C1">
              <w:rPr>
                <w:rFonts w:ascii="Times New Roman" w:hAnsi="Times New Roman" w:cs="Times New Roman"/>
                <w:iCs/>
                <w:color w:val="000000"/>
              </w:rPr>
              <w:t>mol</w:t>
            </w:r>
            <w:proofErr w:type="spellEnd"/>
            <w:r w:rsidRPr="00E037C1">
              <w:rPr>
                <w:rFonts w:ascii="Times New Roman" w:hAnsi="Times New Roman" w:cs="Times New Roman"/>
                <w:iCs/>
                <w:color w:val="000000"/>
              </w:rPr>
              <w:t>/kg)</w:t>
            </w:r>
          </w:p>
        </w:tc>
        <w:tc>
          <w:tcPr>
            <w:tcW w:w="1620" w:type="dxa"/>
          </w:tcPr>
          <w:p w14:paraId="33D827AC" w14:textId="77777777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iCs/>
                <w:color w:val="000000"/>
              </w:rPr>
            </w:pPr>
            <w:r w:rsidRPr="00E037C1">
              <w:rPr>
                <w:rFonts w:ascii="Times New Roman" w:hAnsi="Times New Roman" w:cs="Times New Roman"/>
                <w:iCs/>
                <w:color w:val="000000"/>
              </w:rPr>
              <w:t>TCO</w:t>
            </w:r>
            <w:r w:rsidRPr="00E037C1">
              <w:rPr>
                <w:rFonts w:ascii="Times New Roman" w:hAnsi="Times New Roman" w:cs="Times New Roman"/>
                <w:iCs/>
                <w:color w:val="000000"/>
                <w:vertAlign w:val="subscript"/>
              </w:rPr>
              <w:t>2</w:t>
            </w:r>
          </w:p>
          <w:p w14:paraId="3B38FEE7" w14:textId="4C4BDD5B" w:rsidR="00E037C1" w:rsidRPr="00E037C1" w:rsidRDefault="00E037C1" w:rsidP="00AE2167">
            <w:pPr>
              <w:jc w:val="center"/>
              <w:rPr>
                <w:rFonts w:ascii="Times New Roman" w:hAnsi="Times New Roman" w:cs="Times New Roman"/>
                <w:iCs/>
                <w:color w:val="000000"/>
              </w:rPr>
            </w:pPr>
            <w:r w:rsidRPr="00E037C1">
              <w:rPr>
                <w:rFonts w:ascii="Times New Roman" w:hAnsi="Times New Roman" w:cs="Times New Roman"/>
                <w:iCs/>
                <w:color w:val="000000"/>
              </w:rPr>
              <w:t>(</w:t>
            </w:r>
            <w:r w:rsidRPr="00E037C1">
              <w:rPr>
                <w:rFonts w:ascii="Symbol" w:hAnsi="Symbol" w:cs="Times New Roman"/>
                <w:iCs/>
                <w:color w:val="000000"/>
              </w:rPr>
              <w:t></w:t>
            </w:r>
            <w:proofErr w:type="spellStart"/>
            <w:r w:rsidRPr="00E037C1">
              <w:rPr>
                <w:rFonts w:ascii="Times New Roman" w:hAnsi="Times New Roman" w:cs="Times New Roman"/>
                <w:iCs/>
                <w:color w:val="000000"/>
              </w:rPr>
              <w:t>mol</w:t>
            </w:r>
            <w:proofErr w:type="spellEnd"/>
            <w:r w:rsidRPr="00E037C1">
              <w:rPr>
                <w:rFonts w:ascii="Times New Roman" w:hAnsi="Times New Roman" w:cs="Times New Roman"/>
                <w:iCs/>
                <w:color w:val="000000"/>
              </w:rPr>
              <w:t>/kg)</w:t>
            </w:r>
          </w:p>
        </w:tc>
      </w:tr>
      <w:tr w:rsidR="008C6832" w14:paraId="23D966B8" w14:textId="1497B85D" w:rsidTr="00464D50">
        <w:tc>
          <w:tcPr>
            <w:tcW w:w="1255" w:type="dxa"/>
            <w:vMerge w:val="restart"/>
          </w:tcPr>
          <w:p w14:paraId="6A5684CA" w14:textId="42D2797C" w:rsidR="00E037C1" w:rsidRPr="00E037C1" w:rsidRDefault="00E037C1" w:rsidP="00AE2167">
            <w:pPr>
              <w:rPr>
                <w:rFonts w:ascii="Times New Roman" w:hAnsi="Times New Roman" w:cs="Times New Roman"/>
              </w:rPr>
            </w:pPr>
            <w:r w:rsidRPr="00E037C1">
              <w:rPr>
                <w:rFonts w:ascii="Times New Roman" w:hAnsi="Times New Roman" w:cs="Times New Roman"/>
              </w:rPr>
              <w:t xml:space="preserve">Acid-base </w:t>
            </w:r>
          </w:p>
        </w:tc>
        <w:tc>
          <w:tcPr>
            <w:tcW w:w="900" w:type="dxa"/>
          </w:tcPr>
          <w:p w14:paraId="4F53535C" w14:textId="3E94B7A8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Control</w:t>
            </w:r>
          </w:p>
          <w:p w14:paraId="4AB1C17E" w14:textId="7777777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0902DF30" w14:textId="4BA3B868" w:rsidR="00E037C1" w:rsidRPr="008C6832" w:rsidRDefault="00E037C1" w:rsidP="0077557D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32.</w:t>
            </w:r>
            <w:r w:rsidR="005C4CC4" w:rsidRPr="008C6832">
              <w:rPr>
                <w:rFonts w:ascii="Times New Roman" w:hAnsi="Times New Roman" w:cs="Times New Roman"/>
              </w:rPr>
              <w:t>3</w:t>
            </w:r>
            <w:r w:rsidRPr="008C6832">
              <w:rPr>
                <w:rFonts w:ascii="Times New Roman" w:hAnsi="Times New Roman" w:cs="Times New Roman"/>
              </w:rPr>
              <w:t xml:space="preserve"> ± 0.</w:t>
            </w:r>
            <w:r w:rsidR="005C4CC4" w:rsidRPr="008C6832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350" w:type="dxa"/>
          </w:tcPr>
          <w:p w14:paraId="4E38F639" w14:textId="35F82AB1" w:rsidR="00E037C1" w:rsidRPr="008C6832" w:rsidRDefault="005C4CC4" w:rsidP="005C4CC4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5.0</w:t>
            </w:r>
            <w:r w:rsidR="00E037C1" w:rsidRPr="008C6832">
              <w:rPr>
                <w:rFonts w:ascii="Times New Roman" w:hAnsi="Times New Roman" w:cs="Times New Roman"/>
              </w:rPr>
              <w:t xml:space="preserve"> ± 0.0</w:t>
            </w:r>
            <w:r w:rsidRPr="008C6832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350" w:type="dxa"/>
          </w:tcPr>
          <w:p w14:paraId="113B3272" w14:textId="05ED0BEE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C6832">
              <w:rPr>
                <w:rFonts w:ascii="Times New Roman" w:hAnsi="Times New Roman" w:cs="Times New Roman"/>
                <w:color w:val="000000"/>
              </w:rPr>
              <w:t>8.1</w:t>
            </w:r>
            <w:r w:rsidR="005C4CC4" w:rsidRPr="008C6832">
              <w:rPr>
                <w:rFonts w:ascii="Times New Roman" w:hAnsi="Times New Roman" w:cs="Times New Roman"/>
                <w:color w:val="000000"/>
              </w:rPr>
              <w:t>6</w:t>
            </w:r>
            <w:r w:rsidRPr="008C6832">
              <w:rPr>
                <w:rFonts w:ascii="Times New Roman" w:hAnsi="Times New Roman" w:cs="Times New Roman"/>
                <w:color w:val="000000"/>
              </w:rPr>
              <w:t xml:space="preserve"> ± 0.0</w:t>
            </w:r>
            <w:r w:rsidR="005C4CC4" w:rsidRPr="008C6832">
              <w:rPr>
                <w:rFonts w:ascii="Times New Roman" w:hAnsi="Times New Roman" w:cs="Times New Roman"/>
                <w:color w:val="000000"/>
              </w:rPr>
              <w:t>2</w:t>
            </w:r>
          </w:p>
          <w:p w14:paraId="01691A9C" w14:textId="77777777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</w:tcPr>
          <w:p w14:paraId="2147DA30" w14:textId="05C1E0E4" w:rsidR="00E037C1" w:rsidRPr="008C6832" w:rsidRDefault="00E037C1" w:rsidP="005C4CC4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426.1 ± 17.</w:t>
            </w:r>
            <w:r w:rsidR="005C4CC4" w:rsidRPr="008C683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40" w:type="dxa"/>
          </w:tcPr>
          <w:p w14:paraId="381DDF9D" w14:textId="1D71B7FA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2293 ± 53.3</w:t>
            </w:r>
          </w:p>
        </w:tc>
        <w:tc>
          <w:tcPr>
            <w:tcW w:w="1620" w:type="dxa"/>
          </w:tcPr>
          <w:p w14:paraId="1B889676" w14:textId="1C889F37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2096.0 ± 40.9</w:t>
            </w:r>
          </w:p>
        </w:tc>
      </w:tr>
      <w:tr w:rsidR="008C6832" w14:paraId="2E5CEFFD" w14:textId="6200FC11" w:rsidTr="00464D50">
        <w:tc>
          <w:tcPr>
            <w:tcW w:w="1255" w:type="dxa"/>
            <w:vMerge/>
          </w:tcPr>
          <w:p w14:paraId="3EBD49B3" w14:textId="77777777" w:rsidR="00E037C1" w:rsidRPr="00E037C1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00" w:type="dxa"/>
          </w:tcPr>
          <w:p w14:paraId="664669E6" w14:textId="4B78BF2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200</w:t>
            </w:r>
          </w:p>
          <w:p w14:paraId="36597A37" w14:textId="7777777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43DE6DEA" w14:textId="74A7428F" w:rsidR="00E037C1" w:rsidRPr="008C6832" w:rsidRDefault="00E037C1" w:rsidP="008C6832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32.</w:t>
            </w:r>
            <w:r w:rsidR="0077557D" w:rsidRPr="008C6832">
              <w:rPr>
                <w:rFonts w:ascii="Times New Roman" w:hAnsi="Times New Roman" w:cs="Times New Roman"/>
              </w:rPr>
              <w:t>2 ± 0.</w:t>
            </w:r>
            <w:r w:rsidR="008C6832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350" w:type="dxa"/>
          </w:tcPr>
          <w:p w14:paraId="472B81F9" w14:textId="192C8C56" w:rsidR="00E037C1" w:rsidRPr="008C6832" w:rsidRDefault="00E037C1" w:rsidP="0077557D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5.0 ± 0.0</w:t>
            </w:r>
            <w:r w:rsidR="008C6832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350" w:type="dxa"/>
          </w:tcPr>
          <w:p w14:paraId="270AEC73" w14:textId="3F98AA01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C6832">
              <w:rPr>
                <w:rFonts w:ascii="Times New Roman" w:hAnsi="Times New Roman" w:cs="Times New Roman"/>
                <w:color w:val="000000"/>
              </w:rPr>
              <w:t>7.7</w:t>
            </w:r>
            <w:r w:rsidR="0077557D" w:rsidRPr="008C6832">
              <w:rPr>
                <w:rFonts w:ascii="Times New Roman" w:hAnsi="Times New Roman" w:cs="Times New Roman"/>
                <w:color w:val="000000"/>
              </w:rPr>
              <w:t>6</w:t>
            </w:r>
            <w:r w:rsidRPr="008C6832">
              <w:rPr>
                <w:rFonts w:ascii="Times New Roman" w:hAnsi="Times New Roman" w:cs="Times New Roman"/>
                <w:color w:val="000000"/>
              </w:rPr>
              <w:t xml:space="preserve"> ± 0.01</w:t>
            </w:r>
          </w:p>
          <w:p w14:paraId="69FD2713" w14:textId="77777777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</w:tcPr>
          <w:p w14:paraId="3BDF7B2D" w14:textId="2C40C5FE" w:rsidR="00E037C1" w:rsidRPr="008C6832" w:rsidRDefault="00E037C1" w:rsidP="00E037C1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234.4 ± 58.5</w:t>
            </w:r>
          </w:p>
        </w:tc>
        <w:tc>
          <w:tcPr>
            <w:tcW w:w="1440" w:type="dxa"/>
          </w:tcPr>
          <w:p w14:paraId="5960B534" w14:textId="4E7E9EBC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2393.2 ± 91.4</w:t>
            </w:r>
          </w:p>
        </w:tc>
        <w:tc>
          <w:tcPr>
            <w:tcW w:w="1620" w:type="dxa"/>
          </w:tcPr>
          <w:p w14:paraId="5AD2F1CA" w14:textId="792136B0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2342.9 ± 80.05</w:t>
            </w:r>
          </w:p>
        </w:tc>
      </w:tr>
      <w:tr w:rsidR="008C6832" w14:paraId="224295E6" w14:textId="6992B583" w:rsidTr="00464D50">
        <w:tc>
          <w:tcPr>
            <w:tcW w:w="1255" w:type="dxa"/>
            <w:vMerge/>
          </w:tcPr>
          <w:p w14:paraId="5515DE25" w14:textId="77777777" w:rsidR="00E037C1" w:rsidRPr="00E037C1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00" w:type="dxa"/>
          </w:tcPr>
          <w:p w14:paraId="3E6F81C5" w14:textId="7EC134DC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3000</w:t>
            </w:r>
          </w:p>
          <w:p w14:paraId="56D239A2" w14:textId="7777777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60E97493" w14:textId="10129FA3" w:rsidR="00E037C1" w:rsidRPr="008C6832" w:rsidRDefault="008C6832" w:rsidP="008C683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</w:t>
            </w:r>
            <w:r w:rsidR="00722366">
              <w:rPr>
                <w:rFonts w:ascii="Times New Roman" w:hAnsi="Times New Roman" w:cs="Times New Roman"/>
              </w:rPr>
              <w:t>6</w:t>
            </w:r>
            <w:r w:rsidR="0077557D" w:rsidRPr="008C6832">
              <w:rPr>
                <w:rFonts w:ascii="Times New Roman" w:hAnsi="Times New Roman" w:cs="Times New Roman"/>
              </w:rPr>
              <w:t xml:space="preserve"> </w:t>
            </w:r>
            <w:r w:rsidR="00E037C1" w:rsidRPr="008C6832">
              <w:rPr>
                <w:rFonts w:ascii="Times New Roman" w:hAnsi="Times New Roman" w:cs="Times New Roman"/>
              </w:rPr>
              <w:t>± 0.</w:t>
            </w: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350" w:type="dxa"/>
          </w:tcPr>
          <w:p w14:paraId="772A1220" w14:textId="6E39C1F4" w:rsidR="00E037C1" w:rsidRPr="008C6832" w:rsidRDefault="00E037C1" w:rsidP="0077557D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</w:t>
            </w:r>
            <w:r w:rsidR="00722366">
              <w:rPr>
                <w:rFonts w:ascii="Times New Roman" w:hAnsi="Times New Roman" w:cs="Times New Roman"/>
              </w:rPr>
              <w:t>4.9</w:t>
            </w:r>
            <w:r w:rsidRPr="008C6832">
              <w:rPr>
                <w:rFonts w:ascii="Times New Roman" w:hAnsi="Times New Roman" w:cs="Times New Roman"/>
              </w:rPr>
              <w:t xml:space="preserve"> ± 0.0</w:t>
            </w:r>
            <w:r w:rsidR="008C6832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350" w:type="dxa"/>
          </w:tcPr>
          <w:p w14:paraId="7C2504B1" w14:textId="14782124" w:rsidR="00E037C1" w:rsidRPr="008C6832" w:rsidRDefault="00E037C1" w:rsidP="008C6832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7.</w:t>
            </w:r>
            <w:r w:rsidR="00722366">
              <w:rPr>
                <w:rFonts w:ascii="Times New Roman" w:hAnsi="Times New Roman" w:cs="Times New Roman"/>
              </w:rPr>
              <w:t>41</w:t>
            </w:r>
            <w:r w:rsidRPr="008C6832">
              <w:rPr>
                <w:rFonts w:ascii="Times New Roman" w:hAnsi="Times New Roman" w:cs="Times New Roman"/>
              </w:rPr>
              <w:t xml:space="preserve"> ± 0.0</w:t>
            </w:r>
            <w:r w:rsidR="0072236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620" w:type="dxa"/>
          </w:tcPr>
          <w:p w14:paraId="1E1758FA" w14:textId="2335C372" w:rsidR="00E037C1" w:rsidRPr="008C6832" w:rsidRDefault="00722366" w:rsidP="00722366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78.1</w:t>
            </w:r>
            <w:r w:rsidR="00E037C1" w:rsidRPr="008C6832">
              <w:rPr>
                <w:rFonts w:ascii="Times New Roman" w:hAnsi="Times New Roman" w:cs="Times New Roman"/>
              </w:rPr>
              <w:t xml:space="preserve"> ± </w:t>
            </w:r>
            <w:r>
              <w:rPr>
                <w:rFonts w:ascii="Times New Roman" w:hAnsi="Times New Roman" w:cs="Times New Roman"/>
              </w:rPr>
              <w:t>316.8</w:t>
            </w:r>
          </w:p>
        </w:tc>
        <w:tc>
          <w:tcPr>
            <w:tcW w:w="1440" w:type="dxa"/>
          </w:tcPr>
          <w:p w14:paraId="22B46465" w14:textId="55B9C345" w:rsidR="00E037C1" w:rsidRPr="008C6832" w:rsidRDefault="00D32AC3" w:rsidP="00722366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241</w:t>
            </w:r>
            <w:r w:rsidR="00722366">
              <w:rPr>
                <w:rFonts w:ascii="Times New Roman" w:hAnsi="Times New Roman" w:cs="Times New Roman"/>
              </w:rPr>
              <w:t>1</w:t>
            </w:r>
            <w:r w:rsidRPr="008C6832">
              <w:rPr>
                <w:rFonts w:ascii="Times New Roman" w:hAnsi="Times New Roman" w:cs="Times New Roman"/>
              </w:rPr>
              <w:t>.</w:t>
            </w:r>
            <w:r w:rsidR="00722366">
              <w:rPr>
                <w:rFonts w:ascii="Times New Roman" w:hAnsi="Times New Roman" w:cs="Times New Roman"/>
              </w:rPr>
              <w:t>2</w:t>
            </w:r>
            <w:r w:rsidRPr="008C6832">
              <w:rPr>
                <w:rFonts w:ascii="Times New Roman" w:hAnsi="Times New Roman" w:cs="Times New Roman"/>
              </w:rPr>
              <w:t xml:space="preserve"> ± </w:t>
            </w:r>
            <w:r w:rsidR="00722366">
              <w:rPr>
                <w:rFonts w:ascii="Times New Roman" w:hAnsi="Times New Roman" w:cs="Times New Roman"/>
              </w:rPr>
              <w:t>90.4</w:t>
            </w:r>
          </w:p>
        </w:tc>
        <w:tc>
          <w:tcPr>
            <w:tcW w:w="1620" w:type="dxa"/>
          </w:tcPr>
          <w:p w14:paraId="3C4A4858" w14:textId="079175B3" w:rsidR="00E037C1" w:rsidRPr="008C6832" w:rsidRDefault="00D32AC3" w:rsidP="00722366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2</w:t>
            </w:r>
            <w:r w:rsidR="00722366">
              <w:rPr>
                <w:rFonts w:ascii="Times New Roman" w:hAnsi="Times New Roman" w:cs="Times New Roman"/>
              </w:rPr>
              <w:t>474</w:t>
            </w:r>
            <w:r w:rsidRPr="008C6832">
              <w:rPr>
                <w:rFonts w:ascii="Times New Roman" w:hAnsi="Times New Roman" w:cs="Times New Roman"/>
              </w:rPr>
              <w:t>.</w:t>
            </w:r>
            <w:r w:rsidR="00722366">
              <w:rPr>
                <w:rFonts w:ascii="Times New Roman" w:hAnsi="Times New Roman" w:cs="Times New Roman"/>
              </w:rPr>
              <w:t>4 ± 103.4</w:t>
            </w:r>
          </w:p>
        </w:tc>
      </w:tr>
      <w:tr w:rsidR="008C6832" w14:paraId="7001896B" w14:textId="08C62513" w:rsidTr="00464D50">
        <w:tc>
          <w:tcPr>
            <w:tcW w:w="1255" w:type="dxa"/>
            <w:vMerge w:val="restart"/>
          </w:tcPr>
          <w:p w14:paraId="4DA00916" w14:textId="3DA7CE13" w:rsidR="00E037C1" w:rsidRPr="00E037C1" w:rsidRDefault="00493A37" w:rsidP="001F7BC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ail withdrawal </w:t>
            </w:r>
          </w:p>
        </w:tc>
        <w:tc>
          <w:tcPr>
            <w:tcW w:w="900" w:type="dxa"/>
          </w:tcPr>
          <w:p w14:paraId="04CFA8AE" w14:textId="7777777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Control</w:t>
            </w:r>
          </w:p>
          <w:p w14:paraId="0F897506" w14:textId="7777777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275B2D77" w14:textId="06BE9C19" w:rsidR="00E037C1" w:rsidRPr="008C6832" w:rsidRDefault="00E037C1" w:rsidP="00E96698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32.</w:t>
            </w:r>
            <w:r w:rsidR="00E96698">
              <w:rPr>
                <w:rFonts w:ascii="Times New Roman" w:hAnsi="Times New Roman" w:cs="Times New Roman"/>
              </w:rPr>
              <w:t>9</w:t>
            </w:r>
            <w:r w:rsidRPr="008C6832">
              <w:rPr>
                <w:rFonts w:ascii="Times New Roman" w:hAnsi="Times New Roman" w:cs="Times New Roman"/>
              </w:rPr>
              <w:t xml:space="preserve"> ± 0.</w:t>
            </w:r>
            <w:r w:rsidR="00E96698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350" w:type="dxa"/>
          </w:tcPr>
          <w:p w14:paraId="6FEBF03D" w14:textId="38E214E4" w:rsidR="00E037C1" w:rsidRPr="008C6832" w:rsidRDefault="00E037C1" w:rsidP="00E96698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</w:t>
            </w:r>
            <w:r w:rsidR="00E96698">
              <w:rPr>
                <w:rFonts w:ascii="Times New Roman" w:hAnsi="Times New Roman" w:cs="Times New Roman"/>
              </w:rPr>
              <w:t>4</w:t>
            </w:r>
            <w:r w:rsidRPr="008C6832">
              <w:rPr>
                <w:rFonts w:ascii="Times New Roman" w:hAnsi="Times New Roman" w:cs="Times New Roman"/>
              </w:rPr>
              <w:t>.</w:t>
            </w:r>
            <w:r w:rsidR="00E96698">
              <w:rPr>
                <w:rFonts w:ascii="Times New Roman" w:hAnsi="Times New Roman" w:cs="Times New Roman"/>
              </w:rPr>
              <w:t>9</w:t>
            </w:r>
            <w:r w:rsidRPr="008C6832">
              <w:rPr>
                <w:rFonts w:ascii="Times New Roman" w:hAnsi="Times New Roman" w:cs="Times New Roman"/>
              </w:rPr>
              <w:t xml:space="preserve"> ± 0.0</w:t>
            </w:r>
            <w:r w:rsidR="00E96698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350" w:type="dxa"/>
          </w:tcPr>
          <w:p w14:paraId="212F55BB" w14:textId="1EA64798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C6832">
              <w:rPr>
                <w:rFonts w:ascii="Times New Roman" w:hAnsi="Times New Roman" w:cs="Times New Roman"/>
                <w:color w:val="000000"/>
              </w:rPr>
              <w:t>8.17 ± 0.0</w:t>
            </w:r>
            <w:r w:rsidR="00E96698">
              <w:rPr>
                <w:rFonts w:ascii="Times New Roman" w:hAnsi="Times New Roman" w:cs="Times New Roman"/>
                <w:color w:val="000000"/>
              </w:rPr>
              <w:t>08</w:t>
            </w:r>
          </w:p>
          <w:p w14:paraId="496C5556" w14:textId="77777777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</w:tcPr>
          <w:p w14:paraId="5221D379" w14:textId="3D5C0817" w:rsidR="00E037C1" w:rsidRPr="008C6832" w:rsidRDefault="00E96698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1.3</w:t>
            </w:r>
            <w:r w:rsidR="00E037C1" w:rsidRPr="008C6832">
              <w:rPr>
                <w:rFonts w:ascii="Times New Roman" w:hAnsi="Times New Roman" w:cs="Times New Roman"/>
              </w:rPr>
              <w:t xml:space="preserve"> ± 1</w:t>
            </w:r>
            <w:r>
              <w:rPr>
                <w:rFonts w:ascii="Times New Roman" w:hAnsi="Times New Roman" w:cs="Times New Roman"/>
              </w:rPr>
              <w:t>8</w:t>
            </w:r>
            <w:r w:rsidR="00E037C1" w:rsidRPr="008C6832">
              <w:rPr>
                <w:rFonts w:ascii="Times New Roman" w:hAnsi="Times New Roman" w:cs="Times New Roman"/>
              </w:rPr>
              <w:t>.0</w:t>
            </w:r>
          </w:p>
        </w:tc>
        <w:tc>
          <w:tcPr>
            <w:tcW w:w="1440" w:type="dxa"/>
          </w:tcPr>
          <w:p w14:paraId="24ABC8C5" w14:textId="5FC77DED" w:rsidR="00E037C1" w:rsidRPr="008C6832" w:rsidRDefault="00E96698" w:rsidP="00AE216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84.5 ± 47.9</w:t>
            </w:r>
          </w:p>
        </w:tc>
        <w:tc>
          <w:tcPr>
            <w:tcW w:w="1620" w:type="dxa"/>
          </w:tcPr>
          <w:p w14:paraId="3488F9DC" w14:textId="4C9FB875" w:rsidR="00E037C1" w:rsidRPr="008C6832" w:rsidRDefault="00E96698" w:rsidP="00AE216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81.8 ± 47.0</w:t>
            </w:r>
          </w:p>
        </w:tc>
      </w:tr>
      <w:tr w:rsidR="008C6832" w14:paraId="37DA16E1" w14:textId="05E629FE" w:rsidTr="00464D50">
        <w:tc>
          <w:tcPr>
            <w:tcW w:w="1255" w:type="dxa"/>
            <w:vMerge/>
          </w:tcPr>
          <w:p w14:paraId="0601C0E4" w14:textId="77777777" w:rsidR="00E037C1" w:rsidRPr="00E037C1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00" w:type="dxa"/>
          </w:tcPr>
          <w:p w14:paraId="2D86C8B2" w14:textId="1D9F103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200</w:t>
            </w:r>
          </w:p>
          <w:p w14:paraId="0C51976A" w14:textId="7777777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312A73E8" w14:textId="0BA35C7E" w:rsidR="00E037C1" w:rsidRPr="008C6832" w:rsidRDefault="00E96698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1</w:t>
            </w:r>
            <w:r w:rsidR="00E037C1" w:rsidRPr="008C6832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350" w:type="dxa"/>
          </w:tcPr>
          <w:p w14:paraId="44AD602D" w14:textId="305D34F1" w:rsidR="00E037C1" w:rsidRPr="008C6832" w:rsidRDefault="00E96698" w:rsidP="00AE216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9 ± 0.08</w:t>
            </w:r>
          </w:p>
        </w:tc>
        <w:tc>
          <w:tcPr>
            <w:tcW w:w="1350" w:type="dxa"/>
          </w:tcPr>
          <w:p w14:paraId="2FF8A307" w14:textId="2E68BDF5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C6832">
              <w:rPr>
                <w:rFonts w:ascii="Times New Roman" w:hAnsi="Times New Roman" w:cs="Times New Roman"/>
                <w:color w:val="000000"/>
              </w:rPr>
              <w:t>7.77 ± 0.00</w:t>
            </w:r>
            <w:r w:rsidR="00E96698">
              <w:rPr>
                <w:rFonts w:ascii="Times New Roman" w:hAnsi="Times New Roman" w:cs="Times New Roman"/>
                <w:color w:val="000000"/>
              </w:rPr>
              <w:t>6</w:t>
            </w:r>
          </w:p>
          <w:p w14:paraId="4A4F7078" w14:textId="77777777" w:rsidR="00E037C1" w:rsidRPr="008C6832" w:rsidRDefault="00E037C1" w:rsidP="00AE216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</w:tcPr>
          <w:p w14:paraId="1770BFD3" w14:textId="69F60232" w:rsidR="00E037C1" w:rsidRPr="008C6832" w:rsidRDefault="00CE2396" w:rsidP="00AE216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46.4</w:t>
            </w:r>
            <w:r w:rsidR="00E037C1" w:rsidRPr="008C6832">
              <w:rPr>
                <w:rFonts w:ascii="Times New Roman" w:hAnsi="Times New Roman" w:cs="Times New Roman"/>
              </w:rPr>
              <w:t xml:space="preserve"> ± 23.7</w:t>
            </w:r>
          </w:p>
        </w:tc>
        <w:tc>
          <w:tcPr>
            <w:tcW w:w="1440" w:type="dxa"/>
          </w:tcPr>
          <w:p w14:paraId="17850514" w14:textId="6D8C524C" w:rsidR="00E037C1" w:rsidRPr="008C6832" w:rsidRDefault="00E96698" w:rsidP="00AE216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94.8 ± 41.2</w:t>
            </w:r>
          </w:p>
        </w:tc>
        <w:tc>
          <w:tcPr>
            <w:tcW w:w="1620" w:type="dxa"/>
          </w:tcPr>
          <w:p w14:paraId="69E5AA2C" w14:textId="3AF87383" w:rsidR="00E037C1" w:rsidRPr="008C6832" w:rsidRDefault="00E96698" w:rsidP="00AE216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34.7 ± 39.8</w:t>
            </w:r>
          </w:p>
        </w:tc>
      </w:tr>
      <w:tr w:rsidR="008C6832" w14:paraId="6558F90D" w14:textId="2ABE3CF7" w:rsidTr="00464D50">
        <w:tc>
          <w:tcPr>
            <w:tcW w:w="1255" w:type="dxa"/>
            <w:vMerge/>
          </w:tcPr>
          <w:p w14:paraId="44AC8E14" w14:textId="77777777" w:rsidR="00E037C1" w:rsidRPr="00E037C1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00" w:type="dxa"/>
          </w:tcPr>
          <w:p w14:paraId="26CE11F5" w14:textId="7777777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3000</w:t>
            </w:r>
          </w:p>
          <w:p w14:paraId="2AD37507" w14:textId="77777777" w:rsidR="00E037C1" w:rsidRPr="008C6832" w:rsidRDefault="00E037C1" w:rsidP="00AE216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0D3D4644" w14:textId="3E702691" w:rsidR="00E037C1" w:rsidRPr="008C6832" w:rsidRDefault="00360963" w:rsidP="00360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1</w:t>
            </w:r>
            <w:r w:rsidR="00E037C1" w:rsidRPr="008C6832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350" w:type="dxa"/>
          </w:tcPr>
          <w:p w14:paraId="02BD6571" w14:textId="2E188E07" w:rsidR="00E037C1" w:rsidRPr="008C6832" w:rsidRDefault="00E037C1" w:rsidP="00360963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</w:t>
            </w:r>
            <w:r w:rsidR="00360963">
              <w:rPr>
                <w:rFonts w:ascii="Times New Roman" w:hAnsi="Times New Roman" w:cs="Times New Roman"/>
              </w:rPr>
              <w:t>4.9</w:t>
            </w:r>
            <w:r w:rsidRPr="008C6832">
              <w:rPr>
                <w:rFonts w:ascii="Times New Roman" w:hAnsi="Times New Roman" w:cs="Times New Roman"/>
              </w:rPr>
              <w:t xml:space="preserve"> ± 0.0</w:t>
            </w:r>
            <w:r w:rsidR="0036096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350" w:type="dxa"/>
          </w:tcPr>
          <w:p w14:paraId="36E93F26" w14:textId="0B285C20" w:rsidR="00E037C1" w:rsidRPr="008C6832" w:rsidRDefault="00E037C1" w:rsidP="00360963">
            <w:pPr>
              <w:jc w:val="center"/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7.3</w:t>
            </w:r>
            <w:r w:rsidR="00360963">
              <w:rPr>
                <w:rFonts w:ascii="Times New Roman" w:hAnsi="Times New Roman" w:cs="Times New Roman"/>
              </w:rPr>
              <w:t>6</w:t>
            </w:r>
            <w:r w:rsidRPr="008C6832">
              <w:rPr>
                <w:rFonts w:ascii="Times New Roman" w:hAnsi="Times New Roman" w:cs="Times New Roman"/>
              </w:rPr>
              <w:t xml:space="preserve"> ± 0.0</w:t>
            </w:r>
            <w:r w:rsidR="0036096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620" w:type="dxa"/>
          </w:tcPr>
          <w:p w14:paraId="7F9A619C" w14:textId="47D37B53" w:rsidR="00E037C1" w:rsidRPr="008C6832" w:rsidRDefault="001F7BC4" w:rsidP="001F7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14.6 ± 64.6</w:t>
            </w:r>
          </w:p>
        </w:tc>
        <w:tc>
          <w:tcPr>
            <w:tcW w:w="1440" w:type="dxa"/>
          </w:tcPr>
          <w:p w14:paraId="2E11432D" w14:textId="11278878" w:rsidR="00E037C1" w:rsidRPr="008C6832" w:rsidRDefault="001F7BC4" w:rsidP="00AE216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35.7 ± 23.3</w:t>
            </w:r>
          </w:p>
        </w:tc>
        <w:tc>
          <w:tcPr>
            <w:tcW w:w="1620" w:type="dxa"/>
          </w:tcPr>
          <w:p w14:paraId="5F35A78B" w14:textId="03C63A25" w:rsidR="00E037C1" w:rsidRPr="008C6832" w:rsidRDefault="001F7BC4" w:rsidP="00AE216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04.8 ± 24.7</w:t>
            </w:r>
          </w:p>
        </w:tc>
      </w:tr>
      <w:tr w:rsidR="00E96698" w14:paraId="0B1F73A3" w14:textId="77777777" w:rsidTr="00464D50">
        <w:tc>
          <w:tcPr>
            <w:tcW w:w="1255" w:type="dxa"/>
            <w:vMerge w:val="restart"/>
          </w:tcPr>
          <w:p w14:paraId="10D0D38B" w14:textId="69997927" w:rsidR="00E96698" w:rsidRPr="00E037C1" w:rsidRDefault="00E96698" w:rsidP="001F7BC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ighting </w:t>
            </w:r>
          </w:p>
        </w:tc>
        <w:tc>
          <w:tcPr>
            <w:tcW w:w="900" w:type="dxa"/>
          </w:tcPr>
          <w:p w14:paraId="1C6A0445" w14:textId="77777777" w:rsidR="00E96698" w:rsidRPr="008C6832" w:rsidRDefault="00E96698" w:rsidP="00E96698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Control</w:t>
            </w:r>
          </w:p>
          <w:p w14:paraId="36504827" w14:textId="77777777" w:rsidR="00E96698" w:rsidRPr="008C6832" w:rsidRDefault="00E96698" w:rsidP="00E9669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40ECC3AE" w14:textId="64492CF1" w:rsidR="00E96698" w:rsidRPr="008C6832" w:rsidRDefault="004A72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3 ± 0.4</w:t>
            </w:r>
          </w:p>
        </w:tc>
        <w:tc>
          <w:tcPr>
            <w:tcW w:w="1350" w:type="dxa"/>
          </w:tcPr>
          <w:p w14:paraId="561BB6F0" w14:textId="00330762" w:rsidR="00E96698" w:rsidRPr="008C6832" w:rsidRDefault="004A72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9 ± 0.1</w:t>
            </w:r>
          </w:p>
        </w:tc>
        <w:tc>
          <w:tcPr>
            <w:tcW w:w="1350" w:type="dxa"/>
          </w:tcPr>
          <w:p w14:paraId="0045EF08" w14:textId="5A7F7427" w:rsidR="00E96698" w:rsidRPr="008C6832" w:rsidRDefault="004A72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18 ± .01</w:t>
            </w:r>
          </w:p>
        </w:tc>
        <w:tc>
          <w:tcPr>
            <w:tcW w:w="1620" w:type="dxa"/>
          </w:tcPr>
          <w:p w14:paraId="15EFB138" w14:textId="0E171871" w:rsidR="00E96698" w:rsidRPr="008C6832" w:rsidRDefault="004A72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0.0 ± 24.9</w:t>
            </w:r>
          </w:p>
        </w:tc>
        <w:tc>
          <w:tcPr>
            <w:tcW w:w="1440" w:type="dxa"/>
          </w:tcPr>
          <w:p w14:paraId="276E6460" w14:textId="4EE7220B" w:rsidR="00E96698" w:rsidRPr="008C6832" w:rsidRDefault="004A72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89.6 ± 56.2</w:t>
            </w:r>
          </w:p>
        </w:tc>
        <w:tc>
          <w:tcPr>
            <w:tcW w:w="1620" w:type="dxa"/>
          </w:tcPr>
          <w:p w14:paraId="510D6D1B" w14:textId="31AA91FF" w:rsidR="00E96698" w:rsidRPr="008C6832" w:rsidRDefault="004A72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78.6 ± 58.1</w:t>
            </w:r>
          </w:p>
        </w:tc>
      </w:tr>
      <w:tr w:rsidR="00E96698" w14:paraId="78AA25A0" w14:textId="77777777" w:rsidTr="00464D50">
        <w:tc>
          <w:tcPr>
            <w:tcW w:w="1255" w:type="dxa"/>
            <w:vMerge/>
          </w:tcPr>
          <w:p w14:paraId="50A3EAFD" w14:textId="77777777" w:rsidR="00E96698" w:rsidRPr="00E037C1" w:rsidRDefault="00E96698" w:rsidP="00E9669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00" w:type="dxa"/>
          </w:tcPr>
          <w:p w14:paraId="2A328609" w14:textId="77777777" w:rsidR="00E96698" w:rsidRPr="008C6832" w:rsidRDefault="00E96698" w:rsidP="00E96698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1200</w:t>
            </w:r>
          </w:p>
          <w:p w14:paraId="3B7ABD48" w14:textId="77777777" w:rsidR="00E96698" w:rsidRPr="008C6832" w:rsidRDefault="00E96698" w:rsidP="00E9669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6EBC5708" w14:textId="5A75F470" w:rsidR="00E96698" w:rsidRPr="008C6832" w:rsidRDefault="00186CB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6 ± 0.5</w:t>
            </w:r>
          </w:p>
        </w:tc>
        <w:tc>
          <w:tcPr>
            <w:tcW w:w="1350" w:type="dxa"/>
          </w:tcPr>
          <w:p w14:paraId="4A63D2FB" w14:textId="4391D948" w:rsidR="00E96698" w:rsidRPr="008C6832" w:rsidRDefault="00186CB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8 ± 0.2</w:t>
            </w:r>
          </w:p>
        </w:tc>
        <w:tc>
          <w:tcPr>
            <w:tcW w:w="1350" w:type="dxa"/>
          </w:tcPr>
          <w:p w14:paraId="72A1B16F" w14:textId="1D764318" w:rsidR="00E96698" w:rsidRPr="008C6832" w:rsidRDefault="00186CB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78 ± 0.007</w:t>
            </w:r>
          </w:p>
        </w:tc>
        <w:tc>
          <w:tcPr>
            <w:tcW w:w="1620" w:type="dxa"/>
          </w:tcPr>
          <w:p w14:paraId="4020EFC0" w14:textId="13160010" w:rsidR="00E96698" w:rsidRPr="008C6832" w:rsidRDefault="00186CB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66.3 ± 37.7</w:t>
            </w:r>
          </w:p>
        </w:tc>
        <w:tc>
          <w:tcPr>
            <w:tcW w:w="1440" w:type="dxa"/>
          </w:tcPr>
          <w:p w14:paraId="4A9A7F7A" w14:textId="25A7B65F" w:rsidR="00E96698" w:rsidRPr="008C6832" w:rsidRDefault="00186CB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17.4 ± 54.1</w:t>
            </w:r>
          </w:p>
        </w:tc>
        <w:tc>
          <w:tcPr>
            <w:tcW w:w="1620" w:type="dxa"/>
          </w:tcPr>
          <w:p w14:paraId="24194649" w14:textId="2345DEB6" w:rsidR="00E96698" w:rsidRPr="008C6832" w:rsidRDefault="00186CB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2356.0 ± </w:t>
            </w:r>
            <w:r w:rsidR="00464D50">
              <w:rPr>
                <w:rFonts w:ascii="Times New Roman" w:hAnsi="Times New Roman" w:cs="Times New Roman"/>
              </w:rPr>
              <w:t>52.3</w:t>
            </w:r>
          </w:p>
        </w:tc>
      </w:tr>
      <w:tr w:rsidR="00E96698" w14:paraId="7A07C476" w14:textId="77777777" w:rsidTr="00464D50">
        <w:tc>
          <w:tcPr>
            <w:tcW w:w="1255" w:type="dxa"/>
            <w:vMerge/>
          </w:tcPr>
          <w:p w14:paraId="3272536D" w14:textId="77777777" w:rsidR="00E96698" w:rsidRPr="00E037C1" w:rsidRDefault="00E96698" w:rsidP="00E9669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00" w:type="dxa"/>
          </w:tcPr>
          <w:p w14:paraId="6F4CDF3C" w14:textId="77777777" w:rsidR="00E96698" w:rsidRPr="008C6832" w:rsidRDefault="00E96698" w:rsidP="00E96698">
            <w:pPr>
              <w:rPr>
                <w:rFonts w:ascii="Times New Roman" w:hAnsi="Times New Roman" w:cs="Times New Roman"/>
              </w:rPr>
            </w:pPr>
            <w:r w:rsidRPr="008C6832">
              <w:rPr>
                <w:rFonts w:ascii="Times New Roman" w:hAnsi="Times New Roman" w:cs="Times New Roman"/>
              </w:rPr>
              <w:t>3000</w:t>
            </w:r>
          </w:p>
          <w:p w14:paraId="66F75071" w14:textId="77777777" w:rsidR="00E96698" w:rsidRPr="008C6832" w:rsidRDefault="00E96698" w:rsidP="00E9669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38D5E2B5" w14:textId="075377B2" w:rsidR="00E96698" w:rsidRPr="008C6832" w:rsidRDefault="00464D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1 ± 0.1</w:t>
            </w:r>
          </w:p>
        </w:tc>
        <w:tc>
          <w:tcPr>
            <w:tcW w:w="1350" w:type="dxa"/>
          </w:tcPr>
          <w:p w14:paraId="00670390" w14:textId="2EB885E5" w:rsidR="00E96698" w:rsidRPr="008C6832" w:rsidRDefault="00464D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9 ± 0.1</w:t>
            </w:r>
          </w:p>
        </w:tc>
        <w:tc>
          <w:tcPr>
            <w:tcW w:w="1350" w:type="dxa"/>
          </w:tcPr>
          <w:p w14:paraId="0B005B92" w14:textId="6572C3EC" w:rsidR="00E96698" w:rsidRPr="008C6832" w:rsidRDefault="00464D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38 ± 0.005</w:t>
            </w:r>
          </w:p>
        </w:tc>
        <w:tc>
          <w:tcPr>
            <w:tcW w:w="1620" w:type="dxa"/>
          </w:tcPr>
          <w:p w14:paraId="27C5A29E" w14:textId="697D407C" w:rsidR="00E96698" w:rsidRPr="008C6832" w:rsidRDefault="00464D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27.1 ± 40.7</w:t>
            </w:r>
          </w:p>
        </w:tc>
        <w:tc>
          <w:tcPr>
            <w:tcW w:w="1440" w:type="dxa"/>
          </w:tcPr>
          <w:p w14:paraId="63FC608D" w14:textId="7F225A60" w:rsidR="00E96698" w:rsidRPr="008C6832" w:rsidRDefault="00464D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23.5 ± 22.1</w:t>
            </w:r>
          </w:p>
        </w:tc>
        <w:tc>
          <w:tcPr>
            <w:tcW w:w="1620" w:type="dxa"/>
          </w:tcPr>
          <w:p w14:paraId="6410F805" w14:textId="09CB86E2" w:rsidR="00E96698" w:rsidRPr="008C6832" w:rsidRDefault="00464D50" w:rsidP="00E966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87.9 ± 23.3</w:t>
            </w:r>
          </w:p>
        </w:tc>
      </w:tr>
    </w:tbl>
    <w:p w14:paraId="6F7D686D" w14:textId="226D269A" w:rsidR="001044CA" w:rsidRDefault="001044CA" w:rsidP="001044CA"/>
    <w:p w14:paraId="7F7865C3" w14:textId="77777777" w:rsidR="008E0931" w:rsidRPr="008E0931" w:rsidRDefault="008E0931" w:rsidP="008E0931">
      <w:pPr>
        <w:pStyle w:val="EndNoteBibliography"/>
      </w:pPr>
      <w:r>
        <w:rPr>
          <w:rFonts w:ascii="Arial" w:hAnsi="Arial" w:cs="Arial"/>
          <w:b/>
        </w:rPr>
        <w:fldChar w:fldCharType="begin"/>
      </w:r>
      <w:r>
        <w:rPr>
          <w:rFonts w:ascii="Arial" w:hAnsi="Arial" w:cs="Arial"/>
          <w:b/>
        </w:rPr>
        <w:instrText xml:space="preserve"> ADDIN EN.REFLIST </w:instrText>
      </w:r>
      <w:r>
        <w:rPr>
          <w:rFonts w:ascii="Arial" w:hAnsi="Arial" w:cs="Arial"/>
          <w:b/>
        </w:rPr>
        <w:fldChar w:fldCharType="separate"/>
      </w:r>
      <w:r w:rsidRPr="008E0931">
        <w:t xml:space="preserve">[1] Pierrot, D., Lewis, E. &amp; Wallace, D. 2006 MS Excel program developed for CO2 system calculations. </w:t>
      </w:r>
      <w:r w:rsidRPr="008E0931">
        <w:rPr>
          <w:i/>
        </w:rPr>
        <w:t>ORNL/CDIAC-105a. Carbon Dioxide Information Analysis Center, Oak Ridge National Laboratory, US Department of Energy, Oak Ridge, Tennessee</w:t>
      </w:r>
      <w:r w:rsidRPr="008E0931">
        <w:t>.</w:t>
      </w:r>
    </w:p>
    <w:p w14:paraId="5FBE1841" w14:textId="13AA1871" w:rsidR="00020A8E" w:rsidRDefault="008E0931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fldChar w:fldCharType="end"/>
      </w:r>
      <w:bookmarkStart w:id="0" w:name="_GoBack"/>
      <w:bookmarkEnd w:id="0"/>
    </w:p>
    <w:sectPr w:rsidR="00020A8E" w:rsidSect="007C1C5F">
      <w:footerReference w:type="default" r:id="rId7"/>
      <w:pgSz w:w="12240" w:h="15840" w:code="1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7A5D863" w14:textId="77777777" w:rsidR="00E71734" w:rsidRDefault="00E71734" w:rsidP="00E12F32">
      <w:pPr>
        <w:spacing w:after="0" w:line="240" w:lineRule="auto"/>
      </w:pPr>
      <w:r>
        <w:separator/>
      </w:r>
    </w:p>
  </w:endnote>
  <w:endnote w:type="continuationSeparator" w:id="0">
    <w:p w14:paraId="38870B28" w14:textId="77777777" w:rsidR="00E71734" w:rsidRDefault="00E71734" w:rsidP="00E12F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3F3C316" w14:textId="77777777" w:rsidR="006358AB" w:rsidRDefault="006358A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3283E6" w14:textId="77777777" w:rsidR="00E71734" w:rsidRDefault="00E71734" w:rsidP="00E12F32">
      <w:pPr>
        <w:spacing w:after="0" w:line="240" w:lineRule="auto"/>
      </w:pPr>
      <w:r>
        <w:separator/>
      </w:r>
    </w:p>
  </w:footnote>
  <w:footnote w:type="continuationSeparator" w:id="0">
    <w:p w14:paraId="4B103E9F" w14:textId="77777777" w:rsidR="00E71734" w:rsidRDefault="00E71734" w:rsidP="00E12F3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c R Soc A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9aszvfixsw9reppdzpea0gf00f25rx2t9d&quot;&gt;OA Library for AJP Review 2013&lt;record-ids&gt;&lt;item&gt;6207&lt;/item&gt;&lt;/record-ids&gt;&lt;/item&gt;&lt;/Libraries&gt;"/>
  </w:docVars>
  <w:rsids>
    <w:rsidRoot w:val="0004784A"/>
    <w:rsid w:val="00010E80"/>
    <w:rsid w:val="0001253F"/>
    <w:rsid w:val="00020A8E"/>
    <w:rsid w:val="0002194D"/>
    <w:rsid w:val="0004784A"/>
    <w:rsid w:val="000862BF"/>
    <w:rsid w:val="00094B2A"/>
    <w:rsid w:val="000A0AC8"/>
    <w:rsid w:val="000E738F"/>
    <w:rsid w:val="001044CA"/>
    <w:rsid w:val="00147CDD"/>
    <w:rsid w:val="00150CC0"/>
    <w:rsid w:val="00156ED5"/>
    <w:rsid w:val="0016025B"/>
    <w:rsid w:val="001631E2"/>
    <w:rsid w:val="00186CB0"/>
    <w:rsid w:val="0018722B"/>
    <w:rsid w:val="001C4341"/>
    <w:rsid w:val="001D0109"/>
    <w:rsid w:val="001F7BC4"/>
    <w:rsid w:val="00200ABB"/>
    <w:rsid w:val="00234096"/>
    <w:rsid w:val="00283834"/>
    <w:rsid w:val="0029139E"/>
    <w:rsid w:val="002933AD"/>
    <w:rsid w:val="002B4F2E"/>
    <w:rsid w:val="002B7D3D"/>
    <w:rsid w:val="002E2223"/>
    <w:rsid w:val="002E3ED7"/>
    <w:rsid w:val="00360963"/>
    <w:rsid w:val="00360A6F"/>
    <w:rsid w:val="003629E0"/>
    <w:rsid w:val="0037252A"/>
    <w:rsid w:val="003B00FD"/>
    <w:rsid w:val="003B0757"/>
    <w:rsid w:val="003B3865"/>
    <w:rsid w:val="003D6B73"/>
    <w:rsid w:val="003F6383"/>
    <w:rsid w:val="00411982"/>
    <w:rsid w:val="00415264"/>
    <w:rsid w:val="00464D50"/>
    <w:rsid w:val="00470DAD"/>
    <w:rsid w:val="00472DFA"/>
    <w:rsid w:val="0049332C"/>
    <w:rsid w:val="00493A37"/>
    <w:rsid w:val="00495366"/>
    <w:rsid w:val="004A7250"/>
    <w:rsid w:val="004C2122"/>
    <w:rsid w:val="004E1347"/>
    <w:rsid w:val="00510F6F"/>
    <w:rsid w:val="00533DF3"/>
    <w:rsid w:val="00552103"/>
    <w:rsid w:val="005540BB"/>
    <w:rsid w:val="005741DB"/>
    <w:rsid w:val="0057475D"/>
    <w:rsid w:val="005A2A88"/>
    <w:rsid w:val="005C4CC4"/>
    <w:rsid w:val="005D261E"/>
    <w:rsid w:val="005E126D"/>
    <w:rsid w:val="00601394"/>
    <w:rsid w:val="00615A37"/>
    <w:rsid w:val="006358AB"/>
    <w:rsid w:val="0064514D"/>
    <w:rsid w:val="00650A66"/>
    <w:rsid w:val="00693A9E"/>
    <w:rsid w:val="00697A31"/>
    <w:rsid w:val="006C3F12"/>
    <w:rsid w:val="006D5164"/>
    <w:rsid w:val="006F1C81"/>
    <w:rsid w:val="00710E1F"/>
    <w:rsid w:val="007220F4"/>
    <w:rsid w:val="00722366"/>
    <w:rsid w:val="007554B7"/>
    <w:rsid w:val="0077557D"/>
    <w:rsid w:val="00780D7C"/>
    <w:rsid w:val="00782B34"/>
    <w:rsid w:val="0078692A"/>
    <w:rsid w:val="007B0405"/>
    <w:rsid w:val="007C1C5F"/>
    <w:rsid w:val="007D79C5"/>
    <w:rsid w:val="00800B12"/>
    <w:rsid w:val="00874275"/>
    <w:rsid w:val="008B67B0"/>
    <w:rsid w:val="008C6832"/>
    <w:rsid w:val="008C69F4"/>
    <w:rsid w:val="008C7B83"/>
    <w:rsid w:val="008E0931"/>
    <w:rsid w:val="00907FC1"/>
    <w:rsid w:val="0093260C"/>
    <w:rsid w:val="00946C6C"/>
    <w:rsid w:val="00955041"/>
    <w:rsid w:val="00961866"/>
    <w:rsid w:val="0096278F"/>
    <w:rsid w:val="00973F0C"/>
    <w:rsid w:val="009742BE"/>
    <w:rsid w:val="009B342F"/>
    <w:rsid w:val="00A2730C"/>
    <w:rsid w:val="00A43377"/>
    <w:rsid w:val="00A53658"/>
    <w:rsid w:val="00AD26C3"/>
    <w:rsid w:val="00AD331B"/>
    <w:rsid w:val="00AE023D"/>
    <w:rsid w:val="00AE2167"/>
    <w:rsid w:val="00AE3132"/>
    <w:rsid w:val="00B6544D"/>
    <w:rsid w:val="00B72D85"/>
    <w:rsid w:val="00BB7309"/>
    <w:rsid w:val="00BE1C0A"/>
    <w:rsid w:val="00BF1B23"/>
    <w:rsid w:val="00C00BB5"/>
    <w:rsid w:val="00C13B23"/>
    <w:rsid w:val="00C305F2"/>
    <w:rsid w:val="00C4076F"/>
    <w:rsid w:val="00C7069E"/>
    <w:rsid w:val="00C70A4E"/>
    <w:rsid w:val="00C86833"/>
    <w:rsid w:val="00C87664"/>
    <w:rsid w:val="00CB5D30"/>
    <w:rsid w:val="00CB6CEB"/>
    <w:rsid w:val="00CB742B"/>
    <w:rsid w:val="00CB78F1"/>
    <w:rsid w:val="00CD5970"/>
    <w:rsid w:val="00CE2396"/>
    <w:rsid w:val="00D06FC8"/>
    <w:rsid w:val="00D23F50"/>
    <w:rsid w:val="00D322E9"/>
    <w:rsid w:val="00D32AC3"/>
    <w:rsid w:val="00D361CF"/>
    <w:rsid w:val="00DC1FD2"/>
    <w:rsid w:val="00DC320F"/>
    <w:rsid w:val="00DC602A"/>
    <w:rsid w:val="00DD10E0"/>
    <w:rsid w:val="00DD43B3"/>
    <w:rsid w:val="00DE63C9"/>
    <w:rsid w:val="00E037C1"/>
    <w:rsid w:val="00E12F32"/>
    <w:rsid w:val="00E46D4B"/>
    <w:rsid w:val="00E46FCC"/>
    <w:rsid w:val="00E51906"/>
    <w:rsid w:val="00E62335"/>
    <w:rsid w:val="00E71734"/>
    <w:rsid w:val="00E802CB"/>
    <w:rsid w:val="00E91DE2"/>
    <w:rsid w:val="00E94AFE"/>
    <w:rsid w:val="00E96698"/>
    <w:rsid w:val="00EC64DB"/>
    <w:rsid w:val="00EE7627"/>
    <w:rsid w:val="00EF389E"/>
    <w:rsid w:val="00F910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9F3436"/>
  <w15:chartTrackingRefBased/>
  <w15:docId w15:val="{C06293A4-5D2E-44EF-AB9A-66E78212CF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784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10E1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0E1F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1044C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8C69F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200A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0A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0A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0A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0AB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6025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25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6025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6025B"/>
    <w:rPr>
      <w:rFonts w:ascii="Calibri" w:hAnsi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C00BB5"/>
  </w:style>
  <w:style w:type="character" w:styleId="Hyperlink">
    <w:name w:val="Hyperlink"/>
    <w:basedOn w:val="DefaultParagraphFont"/>
    <w:uiPriority w:val="99"/>
    <w:unhideWhenUsed/>
    <w:rsid w:val="00C00BB5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12F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12F32"/>
  </w:style>
  <w:style w:type="paragraph" w:styleId="Footer">
    <w:name w:val="footer"/>
    <w:basedOn w:val="Normal"/>
    <w:link w:val="FooterChar"/>
    <w:uiPriority w:val="99"/>
    <w:unhideWhenUsed/>
    <w:rsid w:val="00E12F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2F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2674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33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97B6A04-FDF9-4ABB-B630-BB21A2E986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40</Words>
  <Characters>2512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ami</Company>
  <LinksUpToDate>false</LinksUpToDate>
  <CharactersWithSpaces>2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osell Lab</dc:creator>
  <cp:keywords/>
  <dc:description/>
  <cp:lastModifiedBy>Rachael Heuer</cp:lastModifiedBy>
  <cp:revision>7</cp:revision>
  <cp:lastPrinted>2019-06-08T12:52:00Z</cp:lastPrinted>
  <dcterms:created xsi:type="dcterms:W3CDTF">2019-06-09T01:44:00Z</dcterms:created>
  <dcterms:modified xsi:type="dcterms:W3CDTF">2019-08-29T20:44:00Z</dcterms:modified>
</cp:coreProperties>
</file>